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92874" w:rsidRDefault="00692874">
      <w:r>
        <w:fldChar w:fldCharType="begin"/>
      </w:r>
      <w:r>
        <w:instrText xml:space="preserve"> ADDIN EN.CITE &lt;EndNote&gt;&lt;Cite&gt;&lt;RecNum&gt;29&lt;/RecNum&gt;&lt;record&gt;&lt;rec-number&gt;29&lt;/rec-number&gt;&lt;foreign-keys&gt;&lt;key app="EN" db-id="sf2pea2ebspxsceepzb5taazaa92x55259x0" timestamp="1531476970"&gt;29&lt;/key&gt;&lt;key app="ENWeb" db-id=""&gt;0&lt;/key&gt;&lt;/foreign-keys&gt;&lt;ref-type name="Journal Article"&gt;17&lt;/ref-type&gt;&lt;contributors&gt;&lt;/contributors&gt;&lt;titles&gt;&lt;title&gt;&amp;lt;2018_06_21_nlp.pdf&amp;gt;&lt;/title&gt;&lt;/titles&gt;&lt;dates&gt;&lt;/dates&gt;&lt;urls&gt;&lt;/urls&gt;&lt;/record&gt;&lt;/Cite&gt;&lt;/EndNote&gt;</w:instrText>
      </w:r>
      <w:r>
        <w:fldChar w:fldCharType="end"/>
      </w:r>
    </w:p>
    <w:p w:rsidR="00692874" w:rsidRDefault="00692874"/>
    <w:p w:rsidR="00692874" w:rsidRPr="00692874" w:rsidRDefault="00692874" w:rsidP="00692874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692874">
        <w:rPr>
          <w:b/>
        </w:rPr>
        <w:t xml:space="preserve">Reference Type: </w:t>
      </w:r>
      <w:r w:rsidRPr="00692874">
        <w:t xml:space="preserve"> Journal Article</w:t>
      </w:r>
    </w:p>
    <w:p w:rsidR="00692874" w:rsidRPr="00692874" w:rsidRDefault="00692874" w:rsidP="00692874">
      <w:pPr>
        <w:pStyle w:val="EndNoteBibliography"/>
      </w:pPr>
      <w:r w:rsidRPr="00692874">
        <w:rPr>
          <w:b/>
        </w:rPr>
        <w:t xml:space="preserve">Record Number: </w:t>
      </w:r>
      <w:r w:rsidRPr="00692874">
        <w:t>29</w:t>
      </w:r>
    </w:p>
    <w:p w:rsidR="00692874" w:rsidRPr="00692874" w:rsidRDefault="00692874" w:rsidP="00692874">
      <w:pPr>
        <w:pStyle w:val="EndNoteBibliography"/>
      </w:pPr>
      <w:r w:rsidRPr="00692874">
        <w:rPr>
          <w:b/>
        </w:rPr>
        <w:t>Title:</w:t>
      </w:r>
      <w:r w:rsidRPr="00692874">
        <w:t xml:space="preserve"> &lt;2018_06_21_nlp.pdf&gt;</w:t>
      </w:r>
    </w:p>
    <w:p w:rsidR="00692874" w:rsidRPr="00692874" w:rsidRDefault="00692874" w:rsidP="00692874">
      <w:pPr>
        <w:pStyle w:val="EndNoteBibliography"/>
      </w:pPr>
      <w:r w:rsidRPr="00692874">
        <w:rPr>
          <w:b/>
        </w:rPr>
        <w:t>Short Title:</w:t>
      </w:r>
      <w:r w:rsidRPr="00692874">
        <w:t xml:space="preserve"> &lt;2018_06_21_nlp.pdf&gt;</w:t>
      </w:r>
    </w:p>
    <w:p w:rsidR="00692874" w:rsidRPr="00692874" w:rsidRDefault="00960754" w:rsidP="00692874">
      <w:pPr>
        <w:pStyle w:val="EndNoteBibliography"/>
      </w:pPr>
      <w:r>
        <w:drawing>
          <wp:anchor distT="0" distB="0" distL="114300" distR="114300" simplePos="0" relativeHeight="251658240" behindDoc="0" locked="0" layoutInCell="1" allowOverlap="1" wp14:anchorId="61758491" wp14:editId="746B8C55">
            <wp:simplePos x="0" y="0"/>
            <wp:positionH relativeFrom="margin">
              <wp:align>left</wp:align>
            </wp:positionH>
            <wp:positionV relativeFrom="page">
              <wp:posOffset>2441575</wp:posOffset>
            </wp:positionV>
            <wp:extent cx="4928870" cy="6572250"/>
            <wp:effectExtent l="0" t="0" r="5080" b="0"/>
            <wp:wrapTopAndBottom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新文档 2018-07-13.jpg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28870" cy="657225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692874" w:rsidRPr="00692874">
        <w:rPr>
          <w:b/>
        </w:rPr>
        <w:t>'File' Attachments:</w:t>
      </w:r>
      <w:r w:rsidR="00692874" w:rsidRPr="00692874">
        <w:t xml:space="preserve"> internal-pdf://0691521879/2018_06_21_nlp.pdf</w:t>
      </w:r>
    </w:p>
    <w:p w:rsidR="00692874" w:rsidRPr="00692874" w:rsidRDefault="00960754" w:rsidP="00692874">
      <w:pPr>
        <w:pStyle w:val="EndNoteBibliography"/>
        <w:rPr>
          <w:rFonts w:hint="eastAsia"/>
        </w:rPr>
      </w:pPr>
      <w:r>
        <w:lastRenderedPageBreak/>
        <w:drawing>
          <wp:anchor distT="0" distB="0" distL="114300" distR="114300" simplePos="0" relativeHeight="251660288" behindDoc="0" locked="0" layoutInCell="1" allowOverlap="1" wp14:anchorId="385341E7" wp14:editId="6D1408EA">
            <wp:simplePos x="0" y="0"/>
            <wp:positionH relativeFrom="column">
              <wp:posOffset>3175</wp:posOffset>
            </wp:positionH>
            <wp:positionV relativeFrom="page">
              <wp:posOffset>1111885</wp:posOffset>
            </wp:positionV>
            <wp:extent cx="5274310" cy="2493010"/>
            <wp:effectExtent l="0" t="0" r="2540" b="2540"/>
            <wp:wrapTopAndBottom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49301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FE52CF" w:rsidRDefault="00692874" w:rsidP="00774377">
      <w:pPr>
        <w:pStyle w:val="a3"/>
        <w:numPr>
          <w:ilvl w:val="0"/>
          <w:numId w:val="1"/>
        </w:numPr>
        <w:ind w:firstLineChars="0"/>
      </w:pPr>
      <w:r>
        <w:fldChar w:fldCharType="end"/>
      </w:r>
      <w:bookmarkStart w:id="0" w:name="_GoBack"/>
      <w:bookmarkEnd w:id="0"/>
      <w:r w:rsidR="00656C76">
        <w:rPr>
          <w:rFonts w:hint="eastAsia"/>
        </w:rPr>
        <w:t>结点</w:t>
      </w:r>
      <w:proofErr w:type="spellStart"/>
      <w:r w:rsidR="00656C76">
        <w:t>i</w:t>
      </w:r>
      <w:proofErr w:type="spellEnd"/>
      <w:r w:rsidR="00656C76">
        <w:t>与结点</w:t>
      </w:r>
      <w:r w:rsidR="00656C76">
        <w:rPr>
          <w:rFonts w:hint="eastAsia"/>
        </w:rPr>
        <w:t>j</w:t>
      </w:r>
      <w:r w:rsidR="00656C76">
        <w:rPr>
          <w:rFonts w:hint="eastAsia"/>
        </w:rPr>
        <w:t>的</w:t>
      </w:r>
      <w:r w:rsidR="00656C76">
        <w:t>相似性</w:t>
      </w:r>
      <w:r w:rsidR="00A43FB9">
        <w:rPr>
          <w:rFonts w:hint="eastAsia"/>
        </w:rPr>
        <w:t>=</w:t>
      </w:r>
      <w:proofErr w:type="spellStart"/>
      <w:r w:rsidR="00A43FB9">
        <w:t>i</w:t>
      </w:r>
      <w:proofErr w:type="spellEnd"/>
      <w:r w:rsidR="00A43FB9">
        <w:t>，</w:t>
      </w:r>
      <w:r w:rsidR="00A43FB9">
        <w:t>j</w:t>
      </w:r>
      <w:r w:rsidR="00A43FB9">
        <w:t>的</w:t>
      </w:r>
      <w:r w:rsidR="00A43FB9">
        <w:rPr>
          <w:rFonts w:hint="eastAsia"/>
        </w:rPr>
        <w:t>邻居结点</w:t>
      </w:r>
      <w:r w:rsidR="00A43FB9">
        <w:t>的</w:t>
      </w:r>
      <w:r w:rsidR="00774377">
        <w:rPr>
          <w:rFonts w:hint="eastAsia"/>
        </w:rPr>
        <w:t>交集</w:t>
      </w:r>
      <w:r w:rsidR="00774377">
        <w:t>{k}</w:t>
      </w:r>
      <w:r w:rsidR="00774377">
        <w:rPr>
          <w:rFonts w:hint="eastAsia"/>
        </w:rPr>
        <w:t>的邻居</w:t>
      </w:r>
      <w:r w:rsidR="00774377">
        <w:t>结点的</w:t>
      </w:r>
      <w:r w:rsidR="00774377">
        <w:t>log</w:t>
      </w:r>
      <w:r w:rsidR="00774377">
        <w:t>的倒数之</w:t>
      </w:r>
      <w:proofErr w:type="gramStart"/>
      <w:r w:rsidR="00774377">
        <w:t>和</w:t>
      </w:r>
      <w:proofErr w:type="gramEnd"/>
    </w:p>
    <w:p w:rsidR="00774377" w:rsidRDefault="00960754" w:rsidP="00960754">
      <w:pPr>
        <w:rPr>
          <w:rFonts w:hint="eastAsia"/>
        </w:rPr>
      </w:pPr>
      <w:r>
        <w:rPr>
          <w:noProof/>
        </w:rPr>
        <w:drawing>
          <wp:anchor distT="0" distB="0" distL="114300" distR="114300" simplePos="0" relativeHeight="251661312" behindDoc="0" locked="0" layoutInCell="1" allowOverlap="1">
            <wp:simplePos x="0" y="0"/>
            <wp:positionH relativeFrom="column">
              <wp:posOffset>3412</wp:posOffset>
            </wp:positionH>
            <wp:positionV relativeFrom="page">
              <wp:posOffset>3855493</wp:posOffset>
            </wp:positionV>
            <wp:extent cx="5274310" cy="3263265"/>
            <wp:effectExtent l="0" t="0" r="2540" b="0"/>
            <wp:wrapTopAndBottom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26326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sectPr w:rsidR="00774377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68CD4291"/>
    <w:multiLevelType w:val="hybridMultilevel"/>
    <w:tmpl w:val="EA7E8F50"/>
    <w:lvl w:ilvl="0" w:tplc="E834B54E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Show All Field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2pea2ebspxsceepzb5taazaa92x55259x0&quot;&gt;My EndNote Library&lt;record-ids&gt;&lt;item&gt;29&lt;/item&gt;&lt;/record-ids&gt;&lt;/item&gt;&lt;/Libraries&gt;"/>
  </w:docVars>
  <w:rsids>
    <w:rsidRoot w:val="009131EC"/>
    <w:rsid w:val="00383228"/>
    <w:rsid w:val="003C12DE"/>
    <w:rsid w:val="003F5B16"/>
    <w:rsid w:val="00656C76"/>
    <w:rsid w:val="00692874"/>
    <w:rsid w:val="00774377"/>
    <w:rsid w:val="00865772"/>
    <w:rsid w:val="009131EC"/>
    <w:rsid w:val="00960754"/>
    <w:rsid w:val="00A43FB9"/>
    <w:rsid w:val="00BB4207"/>
    <w:rsid w:val="00E40DDD"/>
    <w:rsid w:val="00FD2B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6646640-B2EF-41AE-BAFF-A70A18777AE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692874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692874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692874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692874"/>
    <w:rPr>
      <w:rFonts w:ascii="Calibri" w:hAnsi="Calibri"/>
      <w:noProof/>
      <w:sz w:val="20"/>
    </w:rPr>
  </w:style>
  <w:style w:type="paragraph" w:styleId="a3">
    <w:name w:val="List Paragraph"/>
    <w:basedOn w:val="a"/>
    <w:uiPriority w:val="34"/>
    <w:qFormat/>
    <w:rsid w:val="00774377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jp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51</TotalTime>
  <Pages>2</Pages>
  <Words>100</Words>
  <Characters>572</Characters>
  <Application>Microsoft Office Word</Application>
  <DocSecurity>0</DocSecurity>
  <Lines>4</Lines>
  <Paragraphs>1</Paragraphs>
  <ScaleCrop>false</ScaleCrop>
  <Company/>
  <LinksUpToDate>false</LinksUpToDate>
  <CharactersWithSpaces>67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cau</dc:creator>
  <cp:keywords/>
  <dc:description/>
  <cp:lastModifiedBy>scau</cp:lastModifiedBy>
  <cp:revision>5</cp:revision>
  <dcterms:created xsi:type="dcterms:W3CDTF">2018-07-13T12:00:00Z</dcterms:created>
  <dcterms:modified xsi:type="dcterms:W3CDTF">2018-07-14T13:42:00Z</dcterms:modified>
</cp:coreProperties>
</file>